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6A153A" w:rsidP="00387A72">
      <w:pPr>
        <w:pStyle w:val="ListParagraph"/>
        <w:numPr>
          <w:ilvl w:val="0"/>
          <w:numId w:val="1"/>
        </w:numPr>
      </w:pPr>
      <w:r>
        <w:lastRenderedPageBreak/>
        <w:t>7</w:t>
      </w:r>
      <w:r w:rsidR="00387A72">
        <w:t xml:space="preserve">What is the optimal bending angle for the </w:t>
      </w:r>
      <w:proofErr w:type="spellStart"/>
      <w:r w:rsidR="00387A72">
        <w:t>Panetti</w:t>
      </w:r>
      <w:proofErr w:type="spellEnd"/>
      <w:r w:rsidR="00387A72">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proofErr w:type="gramStart"/>
      <w:r>
        <w:t>Can use a wrist or concentric tubes to reach into the viewing field of the endoscope.</w:t>
      </w:r>
      <w:proofErr w:type="gramEnd"/>
      <w:r>
        <w:t xml:space="preserv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 xml:space="preserve">Add a stick and play around with the geometries to figure out appropriate body angles/bends/curves to access certain regions – </w:t>
      </w:r>
      <w:proofErr w:type="spellStart"/>
      <w:r>
        <w:t>antrum</w:t>
      </w:r>
      <w:proofErr w:type="spellEnd"/>
      <w:r>
        <w:t xml:space="preserve">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877456"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877456">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 xml:space="preserve">Cable – (get the details of the cable material and composition, why this specific cable is used to articulate the bending of the tip? </w:t>
      </w:r>
      <w:proofErr w:type="gramStart"/>
      <w:r>
        <w:t>– why do other instruments in the lab use it?)</w:t>
      </w:r>
      <w:proofErr w:type="gramEnd"/>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w:t>
      </w:r>
      <w:proofErr w:type="gramStart"/>
      <w:r>
        <w:t>root(</w:t>
      </w:r>
      <w:proofErr w:type="gramEnd"/>
      <w:r>
        <w: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proofErr w:type="gramStart"/>
      <w:r>
        <w:t>from</w:t>
      </w:r>
      <w:proofErr w:type="gramEnd"/>
      <w:r>
        <w:t xml:space="preserve">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proofErr w:type="gramStart"/>
      <w:r>
        <w:t>Rc</w:t>
      </w:r>
      <w:proofErr w:type="spellEnd"/>
      <w:proofErr w:type="gram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proofErr w:type="gramStart"/>
      <w:r>
        <w:t>Rc</w:t>
      </w:r>
      <w:proofErr w:type="spellEnd"/>
      <w:proofErr w:type="gram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 xml:space="preserve">If Suction instrument OD = 1.2446 + </w:t>
      </w:r>
      <w:proofErr w:type="spellStart"/>
      <w:r>
        <w:t>dx</w:t>
      </w:r>
      <w:proofErr w:type="spellEnd"/>
      <w:r>
        <w:t xml:space="preserve"> (</w:t>
      </w:r>
      <w:proofErr w:type="spellStart"/>
      <w:r>
        <w:t>dx</w:t>
      </w:r>
      <w:proofErr w:type="spellEnd"/>
      <w:r>
        <w:t>=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CA7A0D" w:rsidP="00551842">
      <w:pPr>
        <w:pStyle w:val="ListParagraph"/>
        <w:numPr>
          <w:ilvl w:val="0"/>
          <w:numId w:val="19"/>
        </w:numPr>
      </w:pPr>
      <w:r>
        <w:t xml:space="preserve">  </w:t>
      </w:r>
    </w:p>
    <w:p w:rsidR="00551842" w:rsidRDefault="00877456"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 xml:space="preserve">This shows the endoscope and instrument coming into the ear canal (the ear anatomy section is axially cut to expose the </w:t>
      </w:r>
      <w:proofErr w:type="spellStart"/>
      <w:r>
        <w:t>antrum</w:t>
      </w:r>
      <w:proofErr w:type="spellEnd"/>
      <w:r>
        <w:t xml:space="preserve">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900733" w:rsidRDefault="00900733" w:rsidP="0058252B">
      <w:pPr>
        <w:rPr>
          <w:highlight w:val="magenta"/>
        </w:rPr>
      </w:pPr>
      <w:r w:rsidRPr="00900733">
        <w:rPr>
          <w:highlight w:val="magenta"/>
        </w:rPr>
        <w:t>Goal 1: Make tool bendable tip</w:t>
      </w:r>
    </w:p>
    <w:p w:rsidR="00557BE3" w:rsidRDefault="00557BE3" w:rsidP="00557BE3">
      <w:r>
        <w:rPr>
          <w:highlight w:val="yellow"/>
        </w:rPr>
        <w:t>Question</w:t>
      </w:r>
      <w:r w:rsidRPr="00631A09">
        <w:rPr>
          <w:highlight w:val="yellow"/>
        </w:rPr>
        <w:t>:</w:t>
      </w:r>
      <w:r>
        <w:t xml:space="preserve"> Notch cutting geometry? For simplicity, going with square notches -&gt; </w:t>
      </w:r>
      <w:proofErr w:type="gramStart"/>
      <w:r>
        <w:t>What</w:t>
      </w:r>
      <w:proofErr w:type="gramEnd"/>
      <w:r>
        <w:t xml:space="preserve"> is the optimal arc length, radius of curvature to reach within difficult to reach areas? </w:t>
      </w:r>
    </w:p>
    <w:p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rsidR="008667E4" w:rsidRDefault="008667E4" w:rsidP="00557BE3">
      <w:pPr>
        <w:pStyle w:val="ListParagraph"/>
        <w:numPr>
          <w:ilvl w:val="0"/>
          <w:numId w:val="22"/>
        </w:numPr>
      </w:pPr>
      <w:r>
        <w:t xml:space="preserve">cut out the </w:t>
      </w:r>
      <w:proofErr w:type="spellStart"/>
      <w:r>
        <w:t>scutum</w:t>
      </w:r>
      <w:proofErr w:type="spellEnd"/>
      <w:r>
        <w:t xml:space="preserve"> in the models and print</w:t>
      </w:r>
    </w:p>
    <w:p w:rsidR="00557BE3" w:rsidRDefault="00557BE3" w:rsidP="00557BE3">
      <w:pPr>
        <w:pStyle w:val="ListParagraph"/>
        <w:numPr>
          <w:ilvl w:val="1"/>
          <w:numId w:val="22"/>
        </w:numPr>
      </w:pPr>
      <w:r>
        <w:t xml:space="preserve">CT scans used to outline the </w:t>
      </w:r>
      <w:proofErr w:type="spellStart"/>
      <w:r>
        <w:t>antrum</w:t>
      </w:r>
      <w:proofErr w:type="spellEnd"/>
      <w:r>
        <w:t xml:space="preserve"> and the sinus tympani</w:t>
      </w:r>
    </w:p>
    <w:p w:rsidR="00557BE3" w:rsidRDefault="00557BE3" w:rsidP="00557BE3">
      <w:pPr>
        <w:pStyle w:val="ListParagraph"/>
        <w:numPr>
          <w:ilvl w:val="2"/>
          <w:numId w:val="22"/>
        </w:numPr>
      </w:pPr>
      <w:r>
        <w:t xml:space="preserve">On </w:t>
      </w:r>
      <w:proofErr w:type="spellStart"/>
      <w:r>
        <w:t>Solidworks</w:t>
      </w:r>
      <w:proofErr w:type="spellEnd"/>
      <w:r>
        <w:t xml:space="preserve"> drawing -&gt; superimpose a tool drawing onto a cross section of the 3D model with the target area -&gt; move the tool with curved tip around on the picture to see if it fits and can reach the intended area</w:t>
      </w:r>
    </w:p>
    <w:p w:rsidR="00557BE3" w:rsidRDefault="00557BE3" w:rsidP="00557BE3">
      <w:pPr>
        <w:pStyle w:val="ListParagraph"/>
        <w:numPr>
          <w:ilvl w:val="2"/>
          <w:numId w:val="22"/>
        </w:numPr>
      </w:pPr>
      <w:r>
        <w:t>Tool needs to be OD=1.24mm to be representative of the tool we are making</w:t>
      </w:r>
    </w:p>
    <w:p w:rsidR="008667E4" w:rsidRDefault="008667E4" w:rsidP="008667E4">
      <w:pPr>
        <w:pStyle w:val="ListParagraph"/>
        <w:numPr>
          <w:ilvl w:val="0"/>
          <w:numId w:val="22"/>
        </w:numPr>
      </w:pPr>
      <w:r>
        <w:t xml:space="preserve">Curvature: </w:t>
      </w:r>
    </w:p>
    <w:tbl>
      <w:tblPr>
        <w:tblStyle w:val="TableGrid"/>
        <w:tblW w:w="0" w:type="auto"/>
        <w:tblInd w:w="720" w:type="dxa"/>
        <w:tblLook w:val="04A0"/>
      </w:tblPr>
      <w:tblGrid>
        <w:gridCol w:w="2900"/>
        <w:gridCol w:w="2978"/>
        <w:gridCol w:w="2978"/>
      </w:tblGrid>
      <w:tr w:rsidR="008667A5" w:rsidTr="008667E4">
        <w:tc>
          <w:tcPr>
            <w:tcW w:w="3192" w:type="dxa"/>
          </w:tcPr>
          <w:p w:rsidR="008667E4" w:rsidRPr="00D645C1" w:rsidRDefault="008667E4" w:rsidP="008667E4">
            <w:pPr>
              <w:pStyle w:val="ListParagraph"/>
              <w:ind w:left="0"/>
              <w:rPr>
                <w:b/>
              </w:rPr>
            </w:pPr>
          </w:p>
        </w:tc>
        <w:tc>
          <w:tcPr>
            <w:tcW w:w="3192" w:type="dxa"/>
          </w:tcPr>
          <w:p w:rsidR="008667E4" w:rsidRPr="00D645C1" w:rsidRDefault="008667E4" w:rsidP="008667E4">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8667E4" w:rsidRPr="00D645C1" w:rsidRDefault="008667E4" w:rsidP="008667E4">
            <w:pPr>
              <w:pStyle w:val="ListParagraph"/>
              <w:ind w:left="0"/>
              <w:rPr>
                <w:b/>
              </w:rPr>
            </w:pPr>
            <w:r w:rsidRPr="00D645C1">
              <w:rPr>
                <w:b/>
              </w:rPr>
              <w:t>Arc Length (s)</w:t>
            </w:r>
          </w:p>
        </w:tc>
      </w:tr>
      <w:tr w:rsidR="008667A5" w:rsidTr="008667E4">
        <w:tc>
          <w:tcPr>
            <w:tcW w:w="3192" w:type="dxa"/>
          </w:tcPr>
          <w:p w:rsidR="008667E4" w:rsidRDefault="008667E4" w:rsidP="008667E4">
            <w:pPr>
              <w:pStyle w:val="ListParagraph"/>
              <w:ind w:left="0"/>
            </w:pPr>
            <w:r>
              <w:t>Min</w:t>
            </w:r>
          </w:p>
        </w:tc>
        <w:tc>
          <w:tcPr>
            <w:tcW w:w="3192" w:type="dxa"/>
          </w:tcPr>
          <w:p w:rsidR="008667A5" w:rsidRDefault="008667A5" w:rsidP="008667A5">
            <w:pPr>
              <w:pStyle w:val="ListParagraph"/>
              <w:ind w:left="0"/>
            </w:pPr>
            <w:proofErr w:type="spellStart"/>
            <w:r>
              <w:t>Rcmin</w:t>
            </w:r>
            <w:proofErr w:type="spellEnd"/>
            <w:r>
              <w:t xml:space="preserve"> = 2*Ro = </w:t>
            </w:r>
            <w:r w:rsidRPr="00CF201B">
              <w:rPr>
                <w:b/>
              </w:rPr>
              <w:t>1.24mm</w:t>
            </w:r>
          </w:p>
          <w:p w:rsidR="008667A5" w:rsidRDefault="008667A5" w:rsidP="008667A5">
            <w:pPr>
              <w:pStyle w:val="ListParagraph"/>
              <w:ind w:left="0"/>
            </w:pPr>
            <w:proofErr w:type="spellStart"/>
            <w:r>
              <w:t>Smin</w:t>
            </w:r>
            <w:proofErr w:type="spellEnd"/>
            <w:r>
              <w:t xml:space="preserve"> = minimum arc length</w:t>
            </w:r>
          </w:p>
          <w:p w:rsidR="008667A5" w:rsidRDefault="008667A5" w:rsidP="008667A5">
            <w:pPr>
              <w:pStyle w:val="ListParagraph"/>
              <w:ind w:left="0"/>
            </w:pPr>
            <w:r>
              <w:t xml:space="preserve">Ro = outer radius of </w:t>
            </w:r>
            <w:proofErr w:type="spellStart"/>
            <w:r>
              <w:t>NiTi</w:t>
            </w:r>
            <w:proofErr w:type="spellEnd"/>
            <w:r>
              <w:t xml:space="preserve"> tube</w:t>
            </w:r>
          </w:p>
          <w:p w:rsidR="008667A5" w:rsidRDefault="008667A5" w:rsidP="008667A5">
            <w:pPr>
              <w:pStyle w:val="ListParagraph"/>
              <w:ind w:left="0"/>
            </w:pPr>
          </w:p>
          <w:p w:rsidR="008667A5" w:rsidRDefault="008667A5" w:rsidP="008667E4">
            <w:pPr>
              <w:pStyle w:val="ListParagraph"/>
              <w:ind w:left="0"/>
            </w:pPr>
          </w:p>
        </w:tc>
        <w:tc>
          <w:tcPr>
            <w:tcW w:w="3192" w:type="dxa"/>
          </w:tcPr>
          <w:p w:rsidR="008667E4" w:rsidRDefault="008667A5" w:rsidP="008667E4">
            <w:pPr>
              <w:pStyle w:val="ListParagraph"/>
              <w:ind w:left="0"/>
            </w:pPr>
            <w:r>
              <w:t>S = r</w:t>
            </w:r>
            <w:r>
              <w:sym w:font="Symbol" w:char="F071"/>
            </w:r>
          </w:p>
          <w:p w:rsidR="008667A5" w:rsidRDefault="008667A5" w:rsidP="008667E4">
            <w:pPr>
              <w:pStyle w:val="ListParagraph"/>
              <w:ind w:left="0"/>
            </w:pPr>
            <w:r>
              <w:t xml:space="preserve">S = 1.24*3pi/4 = </w:t>
            </w:r>
            <w:r w:rsidRPr="00CF201B">
              <w:rPr>
                <w:b/>
              </w:rPr>
              <w:t>2.92mm</w:t>
            </w:r>
          </w:p>
          <w:p w:rsidR="008667A5" w:rsidRDefault="008667A5" w:rsidP="008667E4">
            <w:pPr>
              <w:pStyle w:val="ListParagraph"/>
              <w:ind w:left="0"/>
            </w:pPr>
          </w:p>
          <w:p w:rsidR="008667A5" w:rsidRDefault="008667A5" w:rsidP="008667E4">
            <w:pPr>
              <w:pStyle w:val="ListParagraph"/>
              <w:ind w:left="0"/>
            </w:pPr>
            <w:r>
              <w:t>To achieve bending angle = 135deg. To reach the boundary of the 0deg endoscope field of view</w:t>
            </w:r>
          </w:p>
        </w:tc>
      </w:tr>
      <w:tr w:rsidR="008667A5" w:rsidTr="008667A5">
        <w:trPr>
          <w:trHeight w:val="1037"/>
        </w:trPr>
        <w:tc>
          <w:tcPr>
            <w:tcW w:w="3192" w:type="dxa"/>
          </w:tcPr>
          <w:p w:rsidR="008667E4" w:rsidRDefault="008667E4" w:rsidP="008667E4">
            <w:pPr>
              <w:pStyle w:val="ListParagraph"/>
              <w:ind w:left="0"/>
            </w:pPr>
            <w:r>
              <w:t>Max</w:t>
            </w:r>
          </w:p>
        </w:tc>
        <w:tc>
          <w:tcPr>
            <w:tcW w:w="3192" w:type="dxa"/>
          </w:tcPr>
          <w:p w:rsidR="008667E4" w:rsidRDefault="008667E4" w:rsidP="008667E4">
            <w:pPr>
              <w:pStyle w:val="ListParagraph"/>
              <w:ind w:left="0"/>
            </w:pPr>
            <w:r>
              <w:t>S=</w:t>
            </w:r>
            <w:proofErr w:type="spellStart"/>
            <w:r w:rsidR="008667A5">
              <w:t>Rc</w:t>
            </w:r>
            <w:proofErr w:type="spellEnd"/>
            <w:r w:rsidR="008667A5">
              <w:t>*</w:t>
            </w:r>
            <w:r>
              <w:sym w:font="Symbol" w:char="F071"/>
            </w:r>
          </w:p>
          <w:p w:rsidR="008667A5" w:rsidRDefault="008667A5" w:rsidP="008667E4">
            <w:pPr>
              <w:pStyle w:val="ListParagraph"/>
              <w:ind w:left="0"/>
            </w:pPr>
            <w:proofErr w:type="spellStart"/>
            <w:r>
              <w:t>Rc</w:t>
            </w:r>
            <w:proofErr w:type="spellEnd"/>
            <w:r>
              <w:t xml:space="preserve"> = s/</w:t>
            </w:r>
            <w:r>
              <w:sym w:font="Symbol" w:char="F071"/>
            </w:r>
            <w:r>
              <w:t xml:space="preserve"> = 7.5/(3*pi/4) = </w:t>
            </w:r>
            <w:r w:rsidR="00034564" w:rsidRPr="00CF201B">
              <w:rPr>
                <w:b/>
              </w:rPr>
              <w:t>3.18mm</w:t>
            </w:r>
          </w:p>
        </w:tc>
        <w:tc>
          <w:tcPr>
            <w:tcW w:w="3192" w:type="dxa"/>
          </w:tcPr>
          <w:p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8667A5" w:rsidRDefault="008667A5" w:rsidP="008667A5">
      <w:pPr>
        <w:pStyle w:val="ListParagraph"/>
        <w:numPr>
          <w:ilvl w:val="0"/>
          <w:numId w:val="26"/>
        </w:numPr>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8667E4" w:rsidRDefault="008667A5" w:rsidP="008667A5">
      <w:pPr>
        <w:pStyle w:val="ListParagraph"/>
        <w:numPr>
          <w:ilvl w:val="0"/>
          <w:numId w:val="25"/>
        </w:numPr>
      </w:pPr>
      <w:proofErr w:type="spellStart"/>
      <w:r>
        <w:lastRenderedPageBreak/>
        <w:t>Dahm</w:t>
      </w:r>
      <w:proofErr w:type="spellEnd"/>
      <w:r>
        <w:t xml:space="preserve"> paper has measurements of temporal bone anatomy in patients aged 0-adult. </w:t>
      </w:r>
    </w:p>
    <w:p w:rsidR="003D5B67" w:rsidRDefault="00A10BFE" w:rsidP="000656E3">
      <w:r>
        <w:t xml:space="preserve">Need a random yet evenly distributed set of points for s and will generate </w:t>
      </w:r>
      <w:r w:rsidR="005D63B8">
        <w:t xml:space="preserve">tool reaching areas with fixed s and </w:t>
      </w:r>
      <w:proofErr w:type="spellStart"/>
      <w:r w:rsidR="005D63B8">
        <w:t>Rc</w:t>
      </w:r>
      <w:proofErr w:type="spellEnd"/>
      <w:r w:rsidR="005D63B8">
        <w:t xml:space="preserve"> ranging from </w:t>
      </w:r>
      <w:proofErr w:type="spellStart"/>
      <w:r w:rsidR="005D63B8">
        <w:t>minRc</w:t>
      </w:r>
      <w:proofErr w:type="spellEnd"/>
      <w:r w:rsidR="005D63B8">
        <w:t xml:space="preserve"> to </w:t>
      </w:r>
      <w:proofErr w:type="spellStart"/>
      <w:r w:rsidR="005D63B8">
        <w:t>maxRc</w:t>
      </w:r>
      <w:proofErr w:type="spellEnd"/>
      <w:r w:rsidR="005D63B8">
        <w:t xml:space="preserve"> -&gt; superimpose that on top of cross section of 3D model to see if that s area can reach the intended spots. </w:t>
      </w:r>
    </w:p>
    <w:p w:rsidR="00806FAF" w:rsidRDefault="00806FAF" w:rsidP="000656E3">
      <w:r>
        <w:t xml:space="preserve">Range of s: </w:t>
      </w:r>
      <w:r w:rsidRPr="00806FAF">
        <w:t>6.6514    7.0685    3.5016    4.7000    2.9200    7.5000    4.1955    5.4247    6.1000    7.3392</w:t>
      </w:r>
    </w:p>
    <w:p w:rsidR="00806FAF" w:rsidRDefault="00806FAF" w:rsidP="000656E3">
      <w:proofErr w:type="spellStart"/>
      <w:proofErr w:type="gramStart"/>
      <w:r>
        <w:t>Rc</w:t>
      </w:r>
      <w:proofErr w:type="spellEnd"/>
      <w:proofErr w:type="gramEnd"/>
      <w:r>
        <w:t xml:space="preserve"> = [1.24, 3.18]</w:t>
      </w:r>
    </w:p>
    <w:p w:rsidR="008667A5" w:rsidRDefault="00806FAF" w:rsidP="008667E4">
      <w:pPr>
        <w:pStyle w:val="ListParagraph"/>
      </w:pPr>
      <w:r w:rsidRPr="00806FAF">
        <w:rPr>
          <w:noProof/>
          <w:lang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rsidR="00806FAF" w:rsidRDefault="00806FAF" w:rsidP="008667E4">
      <w:pPr>
        <w:pStyle w:val="ListParagraph"/>
      </w:pPr>
    </w:p>
    <w:p w:rsidR="00557BE3" w:rsidRDefault="00557BE3" w:rsidP="00557BE3">
      <w:pPr>
        <w:pStyle w:val="ListParagraph"/>
        <w:numPr>
          <w:ilvl w:val="1"/>
          <w:numId w:val="22"/>
        </w:numPr>
      </w:pPr>
      <w:r>
        <w:t>3D print the models</w:t>
      </w:r>
    </w:p>
    <w:p w:rsidR="00557BE3" w:rsidRPr="00557BE3" w:rsidRDefault="00557BE3" w:rsidP="0058252B">
      <w:pPr>
        <w:pStyle w:val="ListParagraph"/>
        <w:numPr>
          <w:ilvl w:val="1"/>
          <w:numId w:val="22"/>
        </w:numPr>
      </w:pPr>
      <w:r>
        <w:t>reach behind lateral canal</w:t>
      </w:r>
    </w:p>
    <w:p w:rsidR="0058252B" w:rsidRDefault="00900733" w:rsidP="0058252B">
      <w:r w:rsidRPr="00900733">
        <w:rPr>
          <w:highlight w:val="magenta"/>
        </w:rPr>
        <w:t xml:space="preserve">Goal 2: Make tool tip functionality </w:t>
      </w:r>
      <w:r w:rsidR="0058252B">
        <w:t xml:space="preserve"> </w:t>
      </w:r>
    </w:p>
    <w:p w:rsidR="00C01AB7" w:rsidRDefault="00C01AB7" w:rsidP="004F465D">
      <w:pPr>
        <w:pStyle w:val="ListParagraph"/>
        <w:numPr>
          <w:ilvl w:val="0"/>
          <w:numId w:val="22"/>
        </w:numPr>
      </w:pPr>
      <w:r>
        <w:t xml:space="preserve">Integrate </w:t>
      </w:r>
      <w:r w:rsidRPr="00900733">
        <w:rPr>
          <w:b/>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631A09" w:rsidRDefault="00900733" w:rsidP="00631A09">
      <w:r>
        <w:rPr>
          <w:highlight w:val="magenta"/>
        </w:rPr>
        <w:t xml:space="preserve">Goal 3: </w:t>
      </w:r>
      <w:r w:rsidR="00631A09" w:rsidRPr="00631A09">
        <w:rPr>
          <w:highlight w:val="magenta"/>
        </w:rPr>
        <w:t>Tool Validation:</w:t>
      </w:r>
      <w:r w:rsidR="00631A09">
        <w:t xml:space="preserve"> </w:t>
      </w:r>
    </w:p>
    <w:p w:rsidR="00631A09" w:rsidRDefault="00631A09" w:rsidP="00631A09">
      <w:r>
        <w:lastRenderedPageBreak/>
        <w:t xml:space="preserve">Q1: Can the surgeon reach where the disease was? </w:t>
      </w:r>
    </w:p>
    <w:p w:rsidR="008667E4" w:rsidRDefault="008667E4" w:rsidP="00631A09">
      <w:r>
        <w:t xml:space="preserve">Q2: How much bone removal required </w:t>
      </w:r>
      <w:proofErr w:type="gramStart"/>
      <w:r>
        <w:t>to access</w:t>
      </w:r>
      <w:proofErr w:type="gramEnd"/>
      <w:r>
        <w:t xml:space="preserve"> the area?</w:t>
      </w:r>
    </w:p>
    <w:p w:rsidR="00631A09" w:rsidRDefault="008667E4" w:rsidP="00631A09">
      <w:r>
        <w:t>Q3</w:t>
      </w:r>
      <w:r w:rsidR="00631A09">
        <w:t>: Can the surgeon use the functionality of the tool at that area? E.g. is it possible to suck, grasp, laser, etc. there?</w:t>
      </w:r>
    </w:p>
    <w:p w:rsidR="008667E4" w:rsidRDefault="008667E4" w:rsidP="00631A09">
      <w:r>
        <w:t xml:space="preserve">Q4: Human factors – how did the tool feel to the </w:t>
      </w:r>
      <w:proofErr w:type="gramStart"/>
      <w:r>
        <w:t>surgeon</w:t>
      </w:r>
      <w:proofErr w:type="gramEnd"/>
    </w:p>
    <w:p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371C2C" w:rsidRDefault="00371C2C" w:rsidP="00371C2C">
      <w:pPr>
        <w:pStyle w:val="ListParagraph"/>
        <w:numPr>
          <w:ilvl w:val="0"/>
          <w:numId w:val="24"/>
        </w:numPr>
      </w:pPr>
      <w:r w:rsidRPr="00371C2C">
        <w:lastRenderedPageBreak/>
        <w:t>From 6 high res CT scans</w:t>
      </w:r>
    </w:p>
    <w:p w:rsidR="00572160" w:rsidRDefault="00C409E4" w:rsidP="00572160">
      <w:r>
        <w:t>15-Aug-2017</w:t>
      </w:r>
    </w:p>
    <w:p w:rsidR="00C409E4" w:rsidRDefault="00C409E4" w:rsidP="00C409E4">
      <w:pPr>
        <w:pStyle w:val="ListParagraph"/>
        <w:numPr>
          <w:ilvl w:val="0"/>
          <w:numId w:val="24"/>
        </w:numPr>
      </w:pPr>
      <w:r>
        <w:t xml:space="preserve">Took CT scans and identified targets for a tool to reach </w:t>
      </w:r>
    </w:p>
    <w:p w:rsidR="00900733" w:rsidRDefault="00AD2B8B" w:rsidP="00572160">
      <w:r>
        <w:rPr>
          <w:noProof/>
          <w:lang w:eastAsia="en-CA"/>
        </w:rPr>
        <w:drawing>
          <wp:inline distT="0" distB="0" distL="0" distR="0">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eastAsia="en-CA"/>
        </w:rPr>
        <w:drawing>
          <wp:inline distT="0" distB="0" distL="0" distR="0">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rsidR="00D761F3" w:rsidRDefault="00D761F3" w:rsidP="00D761F3">
      <w:pPr>
        <w:pStyle w:val="ListParagraph"/>
        <w:numPr>
          <w:ilvl w:val="0"/>
          <w:numId w:val="24"/>
        </w:numPr>
      </w:pPr>
      <w:r>
        <w:t>Printed the 2D area of the tool with different arc lengths in the range identified earlier</w:t>
      </w:r>
    </w:p>
    <w:p w:rsidR="00D761F3" w:rsidRDefault="00D761F3" w:rsidP="00D761F3">
      <w:pPr>
        <w:pStyle w:val="ListParagraph"/>
        <w:numPr>
          <w:ilvl w:val="0"/>
          <w:numId w:val="24"/>
        </w:numPr>
      </w:pPr>
      <w:r>
        <w:t>Printed the other instruments and endoscope with its viewing range to identify what anatomy would be visible and reachable</w:t>
      </w:r>
    </w:p>
    <w:p w:rsidR="00D761F3" w:rsidRPr="00371C2C" w:rsidRDefault="00D761F3" w:rsidP="00D761F3">
      <w:pPr>
        <w:pStyle w:val="ListParagraph"/>
        <w:numPr>
          <w:ilvl w:val="0"/>
          <w:numId w:val="24"/>
        </w:numPr>
      </w:pPr>
      <w:r>
        <w:t>This was a crude test to narrow down which arc length to set</w:t>
      </w:r>
    </w:p>
    <w:p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 xml:space="preserve">C:\Users\arushri </w:t>
      </w:r>
      <w:proofErr w:type="spellStart"/>
      <w:r w:rsidR="00AD2B8B" w:rsidRPr="00C409E4">
        <w:t>swarup</w:t>
      </w:r>
      <w:proofErr w:type="spellEnd"/>
      <w:r w:rsidR="00AD2B8B" w:rsidRPr="00C409E4">
        <w:t xml:space="preserve">\Documents\3D models\CT </w:t>
      </w:r>
      <w:proofErr w:type="spellStart"/>
      <w:r w:rsidR="00AD2B8B" w:rsidRPr="00C409E4">
        <w:t>scans_May</w:t>
      </w:r>
      <w:proofErr w:type="spellEnd"/>
      <w:r w:rsidR="00AD2B8B" w:rsidRPr="00C409E4">
        <w:t xml:space="preserve"> 2017</w:t>
      </w:r>
      <w:r w:rsidR="00AD2B8B">
        <w:t>\</w:t>
      </w:r>
      <w:r w:rsidR="00AD2B8B" w:rsidRPr="00C409E4">
        <w:t>tool arc length and radius of curvature</w:t>
      </w:r>
    </w:p>
    <w:p w:rsidR="00564573" w:rsidRDefault="00564573" w:rsidP="00564573">
      <w:pPr>
        <w:pStyle w:val="ListParagraph"/>
      </w:pPr>
    </w:p>
    <w:p w:rsidR="00564573" w:rsidRDefault="00564573" w:rsidP="00AD2B8B">
      <w:pPr>
        <w:pStyle w:val="ListParagraph"/>
        <w:numPr>
          <w:ilvl w:val="0"/>
          <w:numId w:val="24"/>
        </w:numPr>
      </w:pPr>
      <w:r>
        <w:t>Shorter arc length = stiffer tip which is more desirable to manipulate tissue</w:t>
      </w:r>
    </w:p>
    <w:p w:rsidR="00564573" w:rsidRDefault="00564573" w:rsidP="00564573">
      <w:pPr>
        <w:pStyle w:val="ListParagraph"/>
      </w:pPr>
    </w:p>
    <w:p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rsidR="00A4422B" w:rsidRDefault="00A4422B" w:rsidP="00A4422B">
      <w:pPr>
        <w:rPr>
          <w:b/>
          <w:color w:val="FF0000"/>
        </w:rPr>
      </w:pPr>
      <w:r w:rsidRPr="00A4422B">
        <w:rPr>
          <w:b/>
          <w:color w:val="FF0000"/>
          <w:sz w:val="28"/>
        </w:rPr>
        <w:t>TODO:</w:t>
      </w:r>
      <w:r w:rsidRPr="00A4422B">
        <w:rPr>
          <w:b/>
          <w:color w:val="FF0000"/>
        </w:rPr>
        <w:t xml:space="preserve"> </w:t>
      </w:r>
    </w:p>
    <w:p w:rsidR="00A4422B" w:rsidRDefault="00A4422B" w:rsidP="00A4422B">
      <w:pPr>
        <w:rPr>
          <w:b/>
          <w:color w:val="FF0000"/>
        </w:rPr>
      </w:pPr>
      <w:r>
        <w:rPr>
          <w:b/>
          <w:color w:val="FF0000"/>
        </w:rPr>
        <w:t xml:space="preserve">- </w:t>
      </w:r>
      <w:proofErr w:type="gramStart"/>
      <w:r>
        <w:rPr>
          <w:b/>
          <w:color w:val="FF0000"/>
        </w:rPr>
        <w:t>make</w:t>
      </w:r>
      <w:proofErr w:type="gramEnd"/>
      <w:r>
        <w:rPr>
          <w:b/>
          <w:color w:val="FF0000"/>
        </w:rPr>
        <w:t xml:space="preserve"> three new tools one at each arc length</w:t>
      </w:r>
    </w:p>
    <w:p w:rsidR="00AC7356" w:rsidRDefault="00AC7356" w:rsidP="00A4422B">
      <w:pPr>
        <w:rPr>
          <w:b/>
          <w:color w:val="FF0000"/>
        </w:rPr>
      </w:pPr>
      <w:r>
        <w:rPr>
          <w:b/>
          <w:color w:val="FF0000"/>
        </w:rPr>
        <w:t xml:space="preserve">- </w:t>
      </w:r>
      <w:proofErr w:type="gramStart"/>
      <w:r>
        <w:rPr>
          <w:b/>
          <w:color w:val="FF0000"/>
        </w:rPr>
        <w:t>print</w:t>
      </w:r>
      <w:proofErr w:type="gramEnd"/>
      <w:r>
        <w:rPr>
          <w:b/>
          <w:color w:val="FF0000"/>
        </w:rPr>
        <w:t xml:space="preserve"> ear models with target anatomy highlighted</w:t>
      </w:r>
    </w:p>
    <w:p w:rsidR="005E1410" w:rsidRPr="00A4422B" w:rsidRDefault="00A4422B" w:rsidP="00A4422B">
      <w:pPr>
        <w:rPr>
          <w:b/>
          <w:color w:val="FF0000"/>
        </w:rPr>
      </w:pPr>
      <w:r>
        <w:rPr>
          <w:b/>
          <w:color w:val="FF0000"/>
        </w:rPr>
        <w:t>- make suction-enabled prototype</w:t>
      </w:r>
    </w:p>
    <w:p w:rsidR="005E1410" w:rsidRDefault="005E1410" w:rsidP="00AD2B8B">
      <w:pPr>
        <w:pStyle w:val="ListParagraph"/>
        <w:numPr>
          <w:ilvl w:val="0"/>
          <w:numId w:val="24"/>
        </w:numPr>
      </w:pPr>
      <w:r>
        <w:t>Make three arc lengths: 2.92mm, 7.5mm and one in the middle (6.1 which was a pass for those targets)</w:t>
      </w:r>
    </w:p>
    <w:p w:rsidR="00812118" w:rsidRDefault="00812118" w:rsidP="00812118">
      <w:r>
        <w:rPr>
          <w:noProof/>
          <w:lang w:eastAsia="en-CA"/>
        </w:rPr>
        <w:drawing>
          <wp:inline distT="0" distB="0" distL="0" distR="0">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rsidR="00A4422B" w:rsidRDefault="00A4422B" w:rsidP="00A4422B">
      <w:pPr>
        <w:pStyle w:val="ListParagraph"/>
        <w:numPr>
          <w:ilvl w:val="0"/>
          <w:numId w:val="27"/>
        </w:numPr>
      </w:pPr>
      <w:r>
        <w:t xml:space="preserve">Order components: </w:t>
      </w:r>
    </w:p>
    <w:p w:rsidR="00A4422B" w:rsidRDefault="00A4422B" w:rsidP="00A4422B">
      <w:pPr>
        <w:pStyle w:val="ListParagraph"/>
        <w:numPr>
          <w:ilvl w:val="1"/>
          <w:numId w:val="27"/>
        </w:numPr>
      </w:pPr>
      <w:r>
        <w:t xml:space="preserve">Ss shaft (connected to </w:t>
      </w:r>
      <w:proofErr w:type="spellStart"/>
      <w:r>
        <w:t>NiTi</w:t>
      </w:r>
      <w:proofErr w:type="spellEnd"/>
      <w:r>
        <w:t>)</w:t>
      </w:r>
    </w:p>
    <w:p w:rsidR="00A4422B" w:rsidRDefault="00A4422B" w:rsidP="00A4422B">
      <w:pPr>
        <w:pStyle w:val="ListParagraph"/>
        <w:numPr>
          <w:ilvl w:val="1"/>
          <w:numId w:val="27"/>
        </w:numPr>
      </w:pPr>
      <w:proofErr w:type="spellStart"/>
      <w:r>
        <w:t>NiTi</w:t>
      </w:r>
      <w:proofErr w:type="spellEnd"/>
      <w:r>
        <w:t xml:space="preserve"> tubing (ensure the current size is good enough for suction first – order after making suction-enabled prototype)</w:t>
      </w:r>
    </w:p>
    <w:p w:rsidR="00A4422B" w:rsidRDefault="00A4422B" w:rsidP="00A4422B">
      <w:pPr>
        <w:pStyle w:val="ListParagraph"/>
        <w:numPr>
          <w:ilvl w:val="1"/>
          <w:numId w:val="27"/>
        </w:numPr>
      </w:pPr>
      <w:r>
        <w:t xml:space="preserve">Brass thread cap </w:t>
      </w:r>
      <w:proofErr w:type="spellStart"/>
      <w:r>
        <w:t>collet</w:t>
      </w:r>
      <w:proofErr w:type="spellEnd"/>
    </w:p>
    <w:p w:rsidR="00A4422B" w:rsidRDefault="00A4422B" w:rsidP="00A4422B">
      <w:pPr>
        <w:pStyle w:val="ListParagraph"/>
        <w:numPr>
          <w:ilvl w:val="1"/>
          <w:numId w:val="27"/>
        </w:numPr>
      </w:pPr>
      <w:r>
        <w:t>Dye for aluminum handle that will fit on brass thread cap (M8X0.75)</w:t>
      </w:r>
    </w:p>
    <w:p w:rsidR="00A4422B" w:rsidRDefault="00A4422B" w:rsidP="00A4422B">
      <w:pPr>
        <w:pStyle w:val="ListParagraph"/>
        <w:numPr>
          <w:ilvl w:val="1"/>
          <w:numId w:val="27"/>
        </w:numPr>
      </w:pPr>
      <w:r>
        <w:t>Aluminum tube for handle</w:t>
      </w:r>
    </w:p>
    <w:p w:rsidR="00A4422B" w:rsidRDefault="00A4422B" w:rsidP="00A4422B">
      <w:pPr>
        <w:pStyle w:val="ListParagraph"/>
        <w:numPr>
          <w:ilvl w:val="0"/>
          <w:numId w:val="27"/>
        </w:numPr>
      </w:pPr>
      <w:r>
        <w:t xml:space="preserve">Quote: </w:t>
      </w:r>
    </w:p>
    <w:p w:rsidR="00A4422B" w:rsidRDefault="00A4422B" w:rsidP="00A4422B">
      <w:pPr>
        <w:pStyle w:val="ListParagraph"/>
        <w:numPr>
          <w:ilvl w:val="1"/>
          <w:numId w:val="27"/>
        </w:numPr>
      </w:pPr>
      <w:r>
        <w:t xml:space="preserve">Laser cutting </w:t>
      </w:r>
      <w:proofErr w:type="spellStart"/>
      <w:r>
        <w:t>NiTi</w:t>
      </w:r>
      <w:proofErr w:type="spellEnd"/>
      <w:r>
        <w:t xml:space="preserve"> tube tips – from pulse </w:t>
      </w:r>
    </w:p>
    <w:p w:rsidR="00A4422B" w:rsidRDefault="00A4422B" w:rsidP="00A4422B">
      <w:pPr>
        <w:pStyle w:val="ListParagraph"/>
        <w:numPr>
          <w:ilvl w:val="0"/>
          <w:numId w:val="27"/>
        </w:numPr>
      </w:pPr>
      <w:r>
        <w:lastRenderedPageBreak/>
        <w:t>CAD/print components:</w:t>
      </w:r>
    </w:p>
    <w:p w:rsidR="00A4422B" w:rsidRDefault="00A4422B" w:rsidP="00A4422B">
      <w:pPr>
        <w:pStyle w:val="ListParagraph"/>
        <w:numPr>
          <w:ilvl w:val="1"/>
          <w:numId w:val="27"/>
        </w:numPr>
      </w:pPr>
      <w:r>
        <w:t>Cable plug for suction tool</w:t>
      </w:r>
    </w:p>
    <w:p w:rsidR="00BF0039" w:rsidRDefault="00BF0039" w:rsidP="00A4422B">
      <w:pPr>
        <w:pStyle w:val="ListParagraph"/>
        <w:numPr>
          <w:ilvl w:val="1"/>
          <w:numId w:val="27"/>
        </w:numPr>
      </w:pPr>
      <w:r>
        <w:t>Enlarge the holes in thumb piece (1mm through hole) so that it’s easier to post-process</w:t>
      </w:r>
      <w:bookmarkStart w:id="0" w:name="_GoBack"/>
      <w:bookmarkEnd w:id="0"/>
    </w:p>
    <w:p w:rsidR="00572160" w:rsidRDefault="00572160"/>
    <w:p w:rsidR="00200A2C" w:rsidRDefault="00AE0DCB" w:rsidP="00371C2C">
      <w:r>
        <w:t xml:space="preserve">01-Sep-2017: </w:t>
      </w:r>
    </w:p>
    <w:p w:rsidR="00AE0DCB" w:rsidRDefault="00AE0DCB" w:rsidP="00AE0DCB">
      <w:pPr>
        <w:pStyle w:val="ListParagraph"/>
        <w:numPr>
          <w:ilvl w:val="0"/>
          <w:numId w:val="24"/>
        </w:numPr>
      </w:pPr>
      <w:r w:rsidRPr="00AE0DCB">
        <w:rPr>
          <w:b/>
          <w:color w:val="FF0000"/>
        </w:rPr>
        <w:t>New Tool:</w:t>
      </w:r>
      <w:r>
        <w:t xml:space="preserve"> shape of the ear drum to dissect on the surface</w:t>
      </w:r>
    </w:p>
    <w:p w:rsidR="00AE0DCB" w:rsidRDefault="00AE0DCB" w:rsidP="00AE0DCB">
      <w:pPr>
        <w:pStyle w:val="ListParagraph"/>
        <w:numPr>
          <w:ilvl w:val="1"/>
          <w:numId w:val="24"/>
        </w:numPr>
      </w:pPr>
      <w:r>
        <w:t xml:space="preserve">Trace the curves on the ear drum surface -&gt; make a mold out of that -&gt;  shape set </w:t>
      </w:r>
      <w:proofErr w:type="spellStart"/>
      <w:r>
        <w:t>nitinol</w:t>
      </w:r>
      <w:proofErr w:type="spellEnd"/>
      <w:r>
        <w:t xml:space="preserve"> tube -&gt; attach to handle</w:t>
      </w:r>
    </w:p>
    <w:p w:rsidR="00AE0DCB" w:rsidRDefault="00AE0DCB" w:rsidP="00AE0DCB">
      <w:r>
        <w:t xml:space="preserve">Section of ear drum </w:t>
      </w:r>
      <w:proofErr w:type="spellStart"/>
      <w:r>
        <w:t>stl</w:t>
      </w:r>
      <w:proofErr w:type="spellEnd"/>
      <w:r>
        <w:t xml:space="preserve"> with lines traced on the surface: </w:t>
      </w:r>
      <w:r>
        <w:rPr>
          <w:noProof/>
          <w:lang w:eastAsia="en-CA"/>
        </w:rPr>
        <w:drawing>
          <wp:inline distT="0" distB="0" distL="0" distR="0">
            <wp:extent cx="3814447" cy="2342678"/>
            <wp:effectExtent l="1905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3817742" cy="2344702"/>
                    </a:xfrm>
                    <a:prstGeom prst="rect">
                      <a:avLst/>
                    </a:prstGeom>
                    <a:noFill/>
                    <a:ln w="9525">
                      <a:noFill/>
                      <a:miter lim="800000"/>
                      <a:headEnd/>
                      <a:tailEnd/>
                    </a:ln>
                  </pic:spPr>
                </pic:pic>
              </a:graphicData>
            </a:graphic>
          </wp:inline>
        </w:drawing>
      </w:r>
    </w:p>
    <w:p w:rsidR="00AE0DCB" w:rsidRPr="00371C2C" w:rsidRDefault="00AE0DCB" w:rsidP="00371C2C"/>
    <w:p w:rsidR="00200A2C" w:rsidRPr="00371C2C" w:rsidRDefault="00877456"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877456"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9"/>
  </w:num>
  <w:num w:numId="5">
    <w:abstractNumId w:val="0"/>
  </w:num>
  <w:num w:numId="6">
    <w:abstractNumId w:val="18"/>
  </w:num>
  <w:num w:numId="7">
    <w:abstractNumId w:val="16"/>
  </w:num>
  <w:num w:numId="8">
    <w:abstractNumId w:val="8"/>
  </w:num>
  <w:num w:numId="9">
    <w:abstractNumId w:val="7"/>
  </w:num>
  <w:num w:numId="10">
    <w:abstractNumId w:val="25"/>
  </w:num>
  <w:num w:numId="11">
    <w:abstractNumId w:val="14"/>
  </w:num>
  <w:num w:numId="12">
    <w:abstractNumId w:val="20"/>
  </w:num>
  <w:num w:numId="13">
    <w:abstractNumId w:val="3"/>
  </w:num>
  <w:num w:numId="14">
    <w:abstractNumId w:val="26"/>
  </w:num>
  <w:num w:numId="15">
    <w:abstractNumId w:val="21"/>
  </w:num>
  <w:num w:numId="16">
    <w:abstractNumId w:val="10"/>
  </w:num>
  <w:num w:numId="17">
    <w:abstractNumId w:val="1"/>
  </w:num>
  <w:num w:numId="18">
    <w:abstractNumId w:val="2"/>
  </w:num>
  <w:num w:numId="19">
    <w:abstractNumId w:val="17"/>
  </w:num>
  <w:num w:numId="20">
    <w:abstractNumId w:val="6"/>
  </w:num>
  <w:num w:numId="21">
    <w:abstractNumId w:val="24"/>
  </w:num>
  <w:num w:numId="22">
    <w:abstractNumId w:val="15"/>
  </w:num>
  <w:num w:numId="23">
    <w:abstractNumId w:val="4"/>
  </w:num>
  <w:num w:numId="24">
    <w:abstractNumId w:val="11"/>
  </w:num>
  <w:num w:numId="25">
    <w:abstractNumId w:val="23"/>
  </w:num>
  <w:num w:numId="26">
    <w:abstractNumId w:val="22"/>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26DCB"/>
    <w:rsid w:val="0034101E"/>
    <w:rsid w:val="00371C2C"/>
    <w:rsid w:val="00387A72"/>
    <w:rsid w:val="00387FE1"/>
    <w:rsid w:val="00394112"/>
    <w:rsid w:val="003C3179"/>
    <w:rsid w:val="003D3852"/>
    <w:rsid w:val="003D5B67"/>
    <w:rsid w:val="003D7695"/>
    <w:rsid w:val="003E4626"/>
    <w:rsid w:val="00403C3B"/>
    <w:rsid w:val="00431FD8"/>
    <w:rsid w:val="004370F2"/>
    <w:rsid w:val="004441A6"/>
    <w:rsid w:val="00454621"/>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39CF"/>
    <w:rsid w:val="00AA1716"/>
    <w:rsid w:val="00AA74B7"/>
    <w:rsid w:val="00AC7356"/>
    <w:rsid w:val="00AD2B8B"/>
    <w:rsid w:val="00AE0DCB"/>
    <w:rsid w:val="00B05DE8"/>
    <w:rsid w:val="00B66D68"/>
    <w:rsid w:val="00BC128D"/>
    <w:rsid w:val="00BF0039"/>
    <w:rsid w:val="00C01AB7"/>
    <w:rsid w:val="00C1088C"/>
    <w:rsid w:val="00C21461"/>
    <w:rsid w:val="00C31709"/>
    <w:rsid w:val="00C409E4"/>
    <w:rsid w:val="00CA7A0D"/>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42"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076E97-C9B4-4D9C-974C-6F5CA6D8A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7</TotalTime>
  <Pages>27</Pages>
  <Words>3506</Words>
  <Characters>19985</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44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6</cp:revision>
  <dcterms:created xsi:type="dcterms:W3CDTF">2016-10-27T19:48:00Z</dcterms:created>
  <dcterms:modified xsi:type="dcterms:W3CDTF">2017-09-01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